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proofErr w:type="spellStart"/>
      <w:r>
        <w:rPr>
          <w:i/>
          <w:iCs/>
          <w:lang w:val="fr-FR"/>
        </w:rPr>
        <w:t>Rhuan</w:t>
      </w:r>
      <w:proofErr w:type="spellEnd"/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Strong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876EB1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876EB1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proofErr w:type="spellStart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</w:t>
            </w:r>
            <w:proofErr w:type="spellEnd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:rsidRPr="00876EB1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 xml:space="preserve">Ricardo </w:t>
            </w:r>
            <w:proofErr w:type="spellStart"/>
            <w:r>
              <w:rPr>
                <w:rFonts w:ascii="Arial" w:hAnsi="Arial"/>
              </w:rPr>
              <w:t>Damasceno</w:t>
            </w:r>
            <w:proofErr w:type="spellEnd"/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Footer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TOCHeading"/>
      </w:pPr>
      <w:r>
        <w:rPr>
          <w:rStyle w:val="PageNumber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568AAE13" w:rsidR="002C1FE4" w:rsidRDefault="00941501">
      <w:pPr>
        <w:pStyle w:val="TOC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</w:p>
    <w:p w14:paraId="373C07E4" w14:textId="240B35E4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</w:p>
    <w:p w14:paraId="15079331" w14:textId="0D1BC94D" w:rsidR="002C1FE4" w:rsidRDefault="00941501">
      <w:pPr>
        <w:pStyle w:val="TOC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</w:p>
    <w:p w14:paraId="5EA67EB7" w14:textId="3128D566" w:rsidR="002C1FE4" w:rsidRDefault="00941501">
      <w:pPr>
        <w:pStyle w:val="TOC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</w:p>
    <w:p w14:paraId="345809FF" w14:textId="1258BB42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</w:p>
    <w:p w14:paraId="30845B79" w14:textId="65B8B96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</w:p>
    <w:p w14:paraId="60B5F0A5" w14:textId="645ACFA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</w:p>
    <w:p w14:paraId="3EDDD2EB" w14:textId="24E94C4E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</w:p>
    <w:p w14:paraId="5EF14734" w14:textId="1596E40F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</w:p>
    <w:p w14:paraId="2B75CD59" w14:textId="7F2E4CAE" w:rsidR="00932366" w:rsidRDefault="00932366">
      <w:pPr>
        <w:pStyle w:val="TOC2"/>
        <w:numPr>
          <w:ilvl w:val="1"/>
          <w:numId w:val="2"/>
        </w:numPr>
      </w:pPr>
      <w:r>
        <w:t>Subprocesso Monitoramento e Controle...........................................................</w:t>
      </w:r>
      <w:r w:rsidR="00876EB1">
        <w:t>.............</w:t>
      </w:r>
    </w:p>
    <w:p w14:paraId="69457AD1" w14:textId="55A916EC" w:rsidR="002C1FE4" w:rsidRDefault="00941501">
      <w:pPr>
        <w:pStyle w:val="TOC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</w:p>
    <w:p w14:paraId="29859778" w14:textId="47A64AB4" w:rsidR="002C1FE4" w:rsidRDefault="00DD1BA4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</w:t>
      </w:r>
      <w:r w:rsidR="00941501">
        <w:rPr>
          <w:rFonts w:eastAsia="Arial Unicode MS" w:cs="Arial Unicode MS"/>
        </w:rPr>
        <w:tab/>
      </w:r>
    </w:p>
    <w:p w14:paraId="05108D85" w14:textId="3245342B" w:rsidR="002C1FE4" w:rsidRDefault="00DD1BA4">
      <w:pPr>
        <w:pStyle w:val="TOC2"/>
        <w:numPr>
          <w:ilvl w:val="1"/>
          <w:numId w:val="6"/>
        </w:numPr>
      </w:pPr>
      <w:r>
        <w:rPr>
          <w:rFonts w:eastAsia="Arial Unicode MS" w:cs="Arial Unicode MS"/>
        </w:rPr>
        <w:t>Iniciação</w:t>
      </w:r>
      <w:r w:rsidR="00941501">
        <w:rPr>
          <w:rFonts w:eastAsia="Arial Unicode MS" w:cs="Arial Unicode MS"/>
        </w:rPr>
        <w:tab/>
      </w:r>
    </w:p>
    <w:p w14:paraId="6711E043" w14:textId="7C76B00C" w:rsidR="002C1FE4" w:rsidRDefault="00DD1BA4">
      <w:pPr>
        <w:pStyle w:val="TOC2"/>
        <w:numPr>
          <w:ilvl w:val="1"/>
          <w:numId w:val="7"/>
        </w:numPr>
      </w:pPr>
      <w:r>
        <w:rPr>
          <w:rFonts w:eastAsia="Arial Unicode MS" w:cs="Arial Unicode MS"/>
        </w:rPr>
        <w:t>Planejamento</w:t>
      </w:r>
      <w:r w:rsidR="00941501">
        <w:rPr>
          <w:rFonts w:eastAsia="Arial Unicode MS" w:cs="Arial Unicode MS"/>
        </w:rPr>
        <w:tab/>
      </w:r>
    </w:p>
    <w:p w14:paraId="33D545FA" w14:textId="4EA1BBEE" w:rsidR="002C1FE4" w:rsidRDefault="00DD1BA4">
      <w:pPr>
        <w:pStyle w:val="TOC2"/>
        <w:numPr>
          <w:ilvl w:val="1"/>
          <w:numId w:val="8"/>
        </w:numPr>
      </w:pPr>
      <w:r>
        <w:rPr>
          <w:rFonts w:eastAsia="Arial Unicode MS" w:cs="Arial Unicode MS"/>
        </w:rPr>
        <w:t>Execução</w:t>
      </w:r>
      <w:r w:rsidR="00941501">
        <w:rPr>
          <w:rFonts w:eastAsia="Arial Unicode MS" w:cs="Arial Unicode MS"/>
        </w:rPr>
        <w:tab/>
      </w:r>
    </w:p>
    <w:p w14:paraId="17EA6748" w14:textId="6E9EFA09" w:rsidR="002C1FE4" w:rsidRPr="00DD1BA4" w:rsidRDefault="00DD1BA4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Encerramento</w:t>
      </w:r>
      <w:r w:rsidR="00941501">
        <w:rPr>
          <w:rFonts w:eastAsia="Arial Unicode MS" w:cs="Arial Unicode MS"/>
        </w:rPr>
        <w:tab/>
      </w:r>
    </w:p>
    <w:p w14:paraId="63EB2207" w14:textId="7D1AF967" w:rsidR="00DD1BA4" w:rsidRDefault="00DD1BA4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Monitoramento e Controle.............................................................................................</w:t>
      </w:r>
    </w:p>
    <w:p w14:paraId="1688F85F" w14:textId="2A1B6054" w:rsidR="002C1FE4" w:rsidRDefault="00941501">
      <w:pPr>
        <w:pStyle w:val="TOC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</w:p>
    <w:p w14:paraId="1FAD055E" w14:textId="774B2FC2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</w:p>
    <w:p w14:paraId="4BB3AB1C" w14:textId="097B30EA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</w:p>
    <w:p w14:paraId="46B82158" w14:textId="138F69AF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</w:p>
    <w:p w14:paraId="20E41472" w14:textId="3A8DC1A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</w:p>
    <w:p w14:paraId="68F12D55" w14:textId="2639C838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</w:p>
    <w:p w14:paraId="07650081" w14:textId="75605FE4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</w:p>
    <w:p w14:paraId="48D11A8C" w14:textId="70CDEAE0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</w:p>
    <w:p w14:paraId="18F443DB" w14:textId="06CEF557" w:rsidR="002C1FE4" w:rsidRDefault="00941501">
      <w:pPr>
        <w:pStyle w:val="TOC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</w:p>
    <w:p w14:paraId="6DDBD79C" w14:textId="71B27637" w:rsidR="002C1FE4" w:rsidRDefault="00941501">
      <w:pPr>
        <w:pStyle w:val="TOC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</w:p>
    <w:p w14:paraId="25EB7E93" w14:textId="77777777" w:rsidR="002C1FE4" w:rsidRDefault="00941501">
      <w:pPr>
        <w:pStyle w:val="Body"/>
        <w:rPr>
          <w:rStyle w:val="PageNumber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Heading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PageNumber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876EB1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o por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videoconfer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Gerenciador</w:t>
            </w:r>
            <w:proofErr w:type="spellEnd"/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 de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conte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Heading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PageNumber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Heading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PageNumber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PageNumber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PageNumber"/>
          <w:rFonts w:ascii="Arial" w:hAnsi="Arial"/>
        </w:rPr>
        <w:lastRenderedPageBreak/>
        <w:t xml:space="preserve">Subprocesso Iniciaçã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lastRenderedPageBreak/>
        <w:drawing>
          <wp:inline distT="0" distB="0" distL="0" distR="0" wp14:anchorId="3ACF1512" wp14:editId="007C1F09">
            <wp:extent cx="8533130" cy="5924192"/>
            <wp:effectExtent l="0" t="0" r="1270" b="635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5924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PageNumber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>
      <w:pPr>
        <w:pStyle w:val="Body"/>
        <w:jc w:val="center"/>
      </w:pPr>
      <w:r w:rsidRPr="001759E0">
        <w:rPr>
          <w:noProof/>
        </w:rPr>
        <w:lastRenderedPageBreak/>
        <w:drawing>
          <wp:inline distT="0" distB="0" distL="0" distR="0" wp14:anchorId="28492E09" wp14:editId="4B418DA5">
            <wp:extent cx="7020717" cy="5422265"/>
            <wp:effectExtent l="0" t="0" r="8890" b="6985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9060" cy="5428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Heading2"/>
        <w:numPr>
          <w:ilvl w:val="1"/>
          <w:numId w:val="13"/>
        </w:numPr>
        <w:rPr>
          <w:rFonts w:ascii="Arial" w:hAnsi="Arial"/>
        </w:rPr>
      </w:pPr>
      <w:bookmarkStart w:id="9" w:name="_Toc7"/>
      <w:r>
        <w:rPr>
          <w:rStyle w:val="PageNumber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E81DDB">
      <w:pPr>
        <w:pStyle w:val="Body"/>
        <w:jc w:val="center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lastRenderedPageBreak/>
        <w:drawing>
          <wp:inline distT="0" distB="0" distL="0" distR="0" wp14:anchorId="5DC751AF" wp14:editId="0834B4AF">
            <wp:extent cx="8533130" cy="6719122"/>
            <wp:effectExtent l="0" t="0" r="1270" b="5715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6719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PageNumber"/>
          <w:rFonts w:ascii="Arial" w:hAnsi="Arial"/>
        </w:rPr>
        <w:lastRenderedPageBreak/>
        <w:t>S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334FF541">
            <wp:extent cx="8533130" cy="3263746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77777777" w:rsidR="004E1F2D" w:rsidRDefault="004E1F2D">
      <w:pPr>
        <w:pStyle w:val="Body"/>
      </w:pP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648B22F3">
            <wp:extent cx="8533130" cy="4288459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Heading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Heading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1" w:name="_Toc9"/>
      <w:r>
        <w:rPr>
          <w:rStyle w:val="PageNumber"/>
          <w:rFonts w:ascii="Arial" w:hAnsi="Arial"/>
          <w:sz w:val="28"/>
          <w:szCs w:val="28"/>
        </w:rPr>
        <w:t>Atividades</w:t>
      </w:r>
      <w:bookmarkEnd w:id="11"/>
    </w:p>
    <w:p w14:paraId="2A0052B8" w14:textId="09A26939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6AB5A58" w14:textId="0967B725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AE9AF80" w14:textId="4AAB153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acro</w:t>
      </w:r>
    </w:p>
    <w:p w14:paraId="205ABA20" w14:textId="2D83DF70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71F980A" w14:textId="12882562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Iniciação</w:t>
      </w:r>
    </w:p>
    <w:p w14:paraId="0C0EDF78" w14:textId="49A52AB4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0641BF9" w14:textId="6B981AB4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Planejamento</w:t>
      </w:r>
    </w:p>
    <w:p w14:paraId="45456586" w14:textId="4F09B26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20E5351" w14:textId="0935614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5C1D25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7AF10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stimar Esforço para Estórias de Usuário</w:t>
      </w:r>
    </w:p>
    <w:p w14:paraId="321F71C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14:paraId="7B5B8F5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0297E0F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79E391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2C0063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Dividir as Estórias dos Usuários em Sprints.</w:t>
      </w:r>
    </w:p>
    <w:p w14:paraId="25F4F41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14:paraId="41442B95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Kanban e Documento de Sprint Planning</w:t>
      </w:r>
    </w:p>
    <w:p w14:paraId="5FE2CDC4" w14:textId="6F48D32F" w:rsidR="00986805" w:rsidRPr="00986805" w:rsidRDefault="00986805" w:rsidP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21A8D894" w14:textId="742938C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7535B0" w14:textId="2A3A319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xecução</w:t>
      </w:r>
    </w:p>
    <w:p w14:paraId="158C3CE1" w14:textId="1CABCA6C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4583F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Execução</w:t>
      </w:r>
    </w:p>
    <w:p w14:paraId="5307C2F7" w14:textId="1FF25F31" w:rsidR="00986805" w:rsidRPr="00986805" w:rsidRDefault="00053D2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986805" w:rsidRPr="00986805">
        <w:rPr>
          <w:rFonts w:ascii="Arial" w:eastAsia="Arial" w:hAnsi="Arial" w:cs="Arial"/>
          <w:i w:val="0"/>
          <w:iCs w:val="0"/>
          <w:sz w:val="20"/>
          <w:szCs w:val="20"/>
        </w:rPr>
        <w:t>Criar Wireframe</w:t>
      </w:r>
    </w:p>
    <w:p w14:paraId="6BCF6CB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</w:t>
      </w:r>
    </w:p>
    <w:p w14:paraId="0F89E93F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14:paraId="38C5BD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Documento de Wireframe</w:t>
      </w:r>
    </w:p>
    <w:p w14:paraId="4943C8F3" w14:textId="2AA8759B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4880F2C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5EEE11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83CE6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xecutar Iteração da Sprint</w:t>
      </w:r>
    </w:p>
    <w:p w14:paraId="236B2A3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14:paraId="6140050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Documento de Sprint Planning e Kanban</w:t>
      </w:r>
    </w:p>
    <w:p w14:paraId="700DD773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Sprint Backlog</w:t>
      </w:r>
    </w:p>
    <w:p w14:paraId="5E0F44E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0AD3EC2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F18370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DC59E7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2EE5571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8874BF3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2614394" w14:textId="713512B9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C1C4895" w14:textId="77777777" w:rsidR="003203B2" w:rsidRDefault="003203B2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F04596A" w14:textId="0D4104C9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 Execução</w:t>
      </w:r>
    </w:p>
    <w:p w14:paraId="44E72F2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Selecionar Estória de Usuário</w:t>
      </w:r>
    </w:p>
    <w:p w14:paraId="7409618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14:paraId="26EF813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Sprint Backlog</w:t>
      </w:r>
    </w:p>
    <w:p w14:paraId="4D3DCB1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56A5FC1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8C4CF0E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148179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mplementar</w:t>
      </w:r>
    </w:p>
    <w:p w14:paraId="75BEBF7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14:paraId="31C44BEA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Wireframe</w:t>
      </w:r>
    </w:p>
    <w:p w14:paraId="52A12A7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Code Review e Unit Test</w:t>
      </w:r>
    </w:p>
    <w:p w14:paraId="0BE63A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1A5DEC61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042167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6482D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4FB262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ncrementar Produto</w:t>
      </w:r>
    </w:p>
    <w:p w14:paraId="31F36FA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 w14:paraId="630FFA9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36C7330" w14:textId="7EE5B105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A0F76D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E4F8AE5" w14:textId="7D75C5EF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Alterar o Documento de Arquitetura</w:t>
      </w:r>
    </w:p>
    <w:p w14:paraId="4C905D24" w14:textId="6EEA201D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14:paraId="595201EC" w14:textId="720D1326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AA48CA4" w14:textId="710AE8BA" w:rsidR="00067E9B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ADD61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32FACCAE" w14:textId="1393073D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Realizar Deploy</w:t>
      </w:r>
    </w:p>
    <w:p w14:paraId="5A8AFC03" w14:textId="32CC83C5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 w14:paraId="20F2DFE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4A8F1364" w14:textId="77777777" w:rsidR="00067E9B" w:rsidRPr="00D85ABF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C9956ED" w14:textId="254418B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1E18D343" w14:textId="77777777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dos testes </w:t>
      </w:r>
    </w:p>
    <w:p w14:paraId="01A89CD7" w14:textId="3C10932D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14:paraId="3C95964F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de testes;</w:t>
      </w:r>
    </w:p>
    <w:p w14:paraId="51B42300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Casos de teste e Relatórios de teste</w:t>
      </w:r>
    </w:p>
    <w:p w14:paraId="06AF9530" w14:textId="0E3DA4EC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18FB1247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EAE4FAA" w14:textId="5239D322" w:rsidR="00DA165B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17F3E161" w14:textId="5C81A561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542338F" w14:textId="402981F3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14:paraId="67C0DAC6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Estórias de Usuário;</w:t>
      </w:r>
    </w:p>
    <w:p w14:paraId="6C95D85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Plano de teste</w:t>
      </w:r>
    </w:p>
    <w:p w14:paraId="4B9A39FB" w14:textId="64FEF08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76AF360F" w14:textId="4EA1BB47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D9A794C" w14:textId="77777777" w:rsidR="009D49CF" w:rsidRPr="00D85ABF" w:rsidRDefault="009D49C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AB9E286" w14:textId="5A893428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 xml:space="preserve">Processo: </w:t>
      </w:r>
      <w:r w:rsidR="0075704A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</w:t>
      </w:r>
    </w:p>
    <w:p w14:paraId="5CA2BD6B" w14:textId="431B93B3" w:rsidR="00A12551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xecutar testes de aceitação</w:t>
      </w:r>
    </w:p>
    <w:p w14:paraId="0833F8F0" w14:textId="0E972E62" w:rsidR="00D85ABF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14:paraId="4CE1C2E3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UAT (User Acceptance Test)</w:t>
      </w:r>
    </w:p>
    <w:p w14:paraId="0BFE650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Relatório de usabilidade;</w:t>
      </w:r>
    </w:p>
    <w:p w14:paraId="6A82EEFF" w14:textId="39772406" w:rsidR="00986805" w:rsidRPr="00D85ABF" w:rsidRDefault="00D85ABF" w:rsidP="00D85ABF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Responsáveis: Cliente</w:t>
      </w:r>
    </w:p>
    <w:p w14:paraId="3259A68B" w14:textId="1D0C8DDC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AAFD0E" w14:textId="77777777" w:rsidR="00D85ABF" w:rsidRPr="00986805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4AEBD3C" w14:textId="734D7A91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E63F44C" w14:textId="261E06B7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onitoramento e Controle</w:t>
      </w:r>
    </w:p>
    <w:p w14:paraId="68F45599" w14:textId="2FB55670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C1D1EA" w14:textId="28F6795D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ncerramento</w:t>
      </w:r>
    </w:p>
    <w:p w14:paraId="0344F3D0" w14:textId="193E1032" w:rsidR="002C1FE4" w:rsidRDefault="002C1FE4" w:rsidP="00D712AA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074A20B9" w14:textId="77777777" w:rsidR="002C1FE4" w:rsidRDefault="002C1FE4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14:paraId="07799BB3" w14:textId="0F004C69" w:rsidR="002C1FE4" w:rsidRDefault="002C1FE4">
      <w:pPr>
        <w:pStyle w:val="Body"/>
      </w:pPr>
    </w:p>
    <w:p w14:paraId="5F56CDEF" w14:textId="77777777" w:rsidR="002C1FE4" w:rsidRDefault="00941501">
      <w:pPr>
        <w:pStyle w:val="Heading2"/>
        <w:numPr>
          <w:ilvl w:val="1"/>
          <w:numId w:val="25"/>
        </w:numPr>
        <w:rPr>
          <w:rFonts w:ascii="Arial" w:eastAsia="Arial" w:hAnsi="Arial" w:cs="Arial"/>
        </w:rPr>
      </w:pPr>
      <w:bookmarkStart w:id="12" w:name="_Toc13"/>
      <w:r>
        <w:rPr>
          <w:rStyle w:val="PageNumber"/>
          <w:rFonts w:ascii="Arial" w:hAnsi="Arial"/>
        </w:rPr>
        <w:t>Engenheiro de Requisitos / Product Owner</w:t>
      </w:r>
      <w:bookmarkEnd w:id="12"/>
    </w:p>
    <w:p w14:paraId="20273499" w14:textId="77777777" w:rsidR="002C1FE4" w:rsidRDefault="002C1FE4">
      <w:pPr>
        <w:pStyle w:val="Body"/>
      </w:pPr>
    </w:p>
    <w:p w14:paraId="33DFF3E2" w14:textId="77777777" w:rsidR="002C1FE4" w:rsidRDefault="002C1FE4">
      <w:pPr>
        <w:pStyle w:val="Body"/>
      </w:pPr>
    </w:p>
    <w:p w14:paraId="01CFDCF5" w14:textId="4BE16B53" w:rsidR="002C1FE4" w:rsidRDefault="002C1FE4" w:rsidP="00C357A5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1E5C42A0" w14:textId="77777777" w:rsidR="002C1FE4" w:rsidRDefault="002C1FE4">
      <w:pPr>
        <w:pStyle w:val="Paragraph2"/>
        <w:spacing w:after="0"/>
        <w:ind w:left="720"/>
        <w:jc w:val="both"/>
        <w:rPr>
          <w:rStyle w:val="PageNumber"/>
          <w:sz w:val="24"/>
          <w:szCs w:val="24"/>
          <w:lang w:val="pt-PT"/>
        </w:rPr>
      </w:pPr>
    </w:p>
    <w:p w14:paraId="5474C0A1" w14:textId="77777777" w:rsidR="002C1FE4" w:rsidRDefault="00941501">
      <w:pPr>
        <w:pStyle w:val="Paragraph2"/>
        <w:spacing w:after="0"/>
        <w:ind w:left="0"/>
        <w:jc w:val="both"/>
        <w:rPr>
          <w:b/>
          <w:bCs/>
          <w:sz w:val="24"/>
          <w:szCs w:val="24"/>
          <w:lang w:val="pt-PT"/>
        </w:rPr>
      </w:pPr>
      <w:bookmarkStart w:id="13" w:name="_Ref4713945372"/>
      <w:r>
        <w:rPr>
          <w:b/>
          <w:bCs/>
          <w:sz w:val="24"/>
          <w:szCs w:val="24"/>
          <w:lang w:val="pt-PT"/>
        </w:rPr>
        <w:t>5.6.  Engenheiro de Testes</w:t>
      </w:r>
    </w:p>
    <w:p w14:paraId="1E0EBC6D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65F7691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75471C5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valiar, através de testes, se o software atende os requisitos do cliente;</w:t>
      </w:r>
    </w:p>
    <w:p w14:paraId="4D9D44EB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bertura e Validação de bugs;</w:t>
      </w:r>
    </w:p>
    <w:p w14:paraId="2569C79C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artefatos tangíveis à qualidade de software;</w:t>
      </w:r>
    </w:p>
    <w:p w14:paraId="661B7626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utomatizar testes funcionais.</w:t>
      </w:r>
      <w:bookmarkEnd w:id="13"/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Heading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4" w:name="_Toc15"/>
      <w:r>
        <w:rPr>
          <w:rStyle w:val="PageNumber"/>
          <w:rFonts w:ascii="Arial" w:hAnsi="Arial"/>
          <w:sz w:val="28"/>
          <w:szCs w:val="28"/>
        </w:rPr>
        <w:t>Papéis e Responsabilidades</w:t>
      </w:r>
      <w:bookmarkEnd w:id="14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Pr="00F54981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  <w:color w:val="00B0F0"/>
        </w:rPr>
      </w:pPr>
      <w:bookmarkStart w:id="15" w:name="_Toc16"/>
      <w:r w:rsidRPr="00F54981">
        <w:rPr>
          <w:rStyle w:val="PageNumber"/>
          <w:rFonts w:ascii="Arial" w:hAnsi="Arial"/>
          <w:color w:val="00B0F0"/>
        </w:rPr>
        <w:t>Gerente de Projetos</w:t>
      </w:r>
      <w:bookmarkEnd w:id="15"/>
    </w:p>
    <w:p w14:paraId="23092F77" w14:textId="435AFA00" w:rsidR="002C1FE4" w:rsidRDefault="00941501">
      <w:pPr>
        <w:pStyle w:val="NormalWeb"/>
        <w:jc w:val="both"/>
        <w:rPr>
          <w:rFonts w:ascii="Arial" w:hAnsi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1435BAE7" w14:textId="3B22EF77" w:rsidR="005C3042" w:rsidRDefault="005C3042">
      <w:pPr>
        <w:pStyle w:val="NormalWeb"/>
        <w:jc w:val="both"/>
        <w:rPr>
          <w:rFonts w:ascii="Arial" w:hAnsi="Arial"/>
        </w:rPr>
      </w:pPr>
    </w:p>
    <w:p w14:paraId="05888FFE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6308C116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61E46393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11CCDE8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7B820954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6ACDA5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704235E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371B562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2EC60C70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0CC35F23" w14:textId="4A7111DC" w:rsidR="000C5C27" w:rsidRPr="000C5C27" w:rsidRDefault="005C3042" w:rsidP="000C5C2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3B3EA167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lastRenderedPageBreak/>
        <w:t>Gerenciar as mudanças tanto a nível de processo como do projeto;</w:t>
      </w:r>
    </w:p>
    <w:p w14:paraId="6CC2BD6A" w14:textId="0885C104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0E4A6AD5" w14:textId="77777777" w:rsidR="000C5C27" w:rsidRDefault="000C5C27" w:rsidP="000C5C27">
      <w:pPr>
        <w:pStyle w:val="Paragraph2"/>
        <w:spacing w:after="0"/>
        <w:ind w:left="720"/>
        <w:jc w:val="both"/>
        <w:rPr>
          <w:sz w:val="24"/>
          <w:szCs w:val="24"/>
          <w:lang w:val="pt-PT"/>
        </w:rPr>
      </w:pPr>
    </w:p>
    <w:p w14:paraId="46497448" w14:textId="716DA783" w:rsidR="005C3042" w:rsidRPr="00450943" w:rsidRDefault="000C5C27" w:rsidP="000C5C27">
      <w:pPr>
        <w:pStyle w:val="NormalWeb"/>
        <w:numPr>
          <w:ilvl w:val="1"/>
          <w:numId w:val="33"/>
        </w:numPr>
        <w:jc w:val="both"/>
        <w:rPr>
          <w:rFonts w:ascii="Arial" w:eastAsia="Arial" w:hAnsi="Arial" w:cs="Arial"/>
          <w:b/>
          <w:color w:val="FF0000"/>
        </w:rPr>
      </w:pPr>
      <w:r w:rsidRPr="00450943">
        <w:rPr>
          <w:rFonts w:ascii="Arial" w:eastAsia="Arial" w:hAnsi="Arial" w:cs="Arial"/>
          <w:b/>
          <w:color w:val="FF0000"/>
        </w:rPr>
        <w:t>Scrum Master</w:t>
      </w:r>
    </w:p>
    <w:p w14:paraId="49D1F0AA" w14:textId="77777777" w:rsidR="000C5C27" w:rsidRPr="000C5C27" w:rsidRDefault="000C5C27">
      <w:pPr>
        <w:pStyle w:val="NormalWeb"/>
        <w:jc w:val="both"/>
        <w:rPr>
          <w:rFonts w:ascii="Arial" w:eastAsia="Arial" w:hAnsi="Arial" w:cs="Arial"/>
          <w:b/>
        </w:rPr>
      </w:pPr>
    </w:p>
    <w:p w14:paraId="326EA273" w14:textId="54782C08" w:rsidR="002C1FE4" w:rsidRDefault="00941501" w:rsidP="00AB0A83">
      <w:pPr>
        <w:pStyle w:val="Heading2"/>
        <w:numPr>
          <w:ilvl w:val="1"/>
          <w:numId w:val="34"/>
        </w:numPr>
        <w:rPr>
          <w:rStyle w:val="PageNumber"/>
          <w:rFonts w:ascii="Arial" w:hAnsi="Arial"/>
          <w:color w:val="00B0F0"/>
        </w:rPr>
      </w:pPr>
      <w:bookmarkStart w:id="16" w:name="_Toc17"/>
      <w:r w:rsidRPr="00AB0A83">
        <w:rPr>
          <w:rStyle w:val="PageNumber"/>
          <w:rFonts w:ascii="Arial" w:hAnsi="Arial"/>
          <w:color w:val="00B0F0"/>
        </w:rPr>
        <w:t>Engenheiro de Software</w:t>
      </w:r>
      <w:bookmarkEnd w:id="16"/>
    </w:p>
    <w:p w14:paraId="1A0CFC03" w14:textId="3850A5F7" w:rsidR="00AB0A83" w:rsidRDefault="00AB0A83" w:rsidP="00AB0A83">
      <w:pPr>
        <w:pStyle w:val="Body"/>
        <w:rPr>
          <w:lang w:val="pt-PT"/>
        </w:rPr>
      </w:pPr>
    </w:p>
    <w:p w14:paraId="08FBBCE4" w14:textId="5471D0C4" w:rsidR="00AB0A83" w:rsidRDefault="00AB0A83" w:rsidP="00AB0A83">
      <w:pPr>
        <w:pStyle w:val="Body"/>
        <w:rPr>
          <w:lang w:val="pt-PT"/>
        </w:rPr>
      </w:pPr>
    </w:p>
    <w:p w14:paraId="2D62C84B" w14:textId="77777777" w:rsidR="00AB0A83" w:rsidRDefault="00AB0A83" w:rsidP="00AB0A83">
      <w:pPr>
        <w:pStyle w:val="Body"/>
        <w:rPr>
          <w:lang w:val="pt-PT"/>
        </w:rPr>
      </w:pPr>
    </w:p>
    <w:p w14:paraId="72EAEFD7" w14:textId="77777777" w:rsidR="00AB0A83" w:rsidRPr="00AB0A83" w:rsidRDefault="00AB0A83" w:rsidP="00AB0A83">
      <w:pPr>
        <w:pStyle w:val="Body"/>
        <w:rPr>
          <w:lang w:val="pt-PT"/>
        </w:rPr>
      </w:pPr>
    </w:p>
    <w:p w14:paraId="116DA926" w14:textId="5D250019" w:rsidR="002C1FE4" w:rsidRDefault="00941501" w:rsidP="000C5C27">
      <w:pPr>
        <w:pStyle w:val="Heading2"/>
        <w:numPr>
          <w:ilvl w:val="1"/>
          <w:numId w:val="34"/>
        </w:numPr>
        <w:rPr>
          <w:rFonts w:ascii="Arial" w:eastAsia="Arial" w:hAnsi="Arial" w:cs="Arial"/>
        </w:rPr>
      </w:pPr>
      <w:bookmarkStart w:id="17" w:name="_Toc18"/>
      <w:r>
        <w:rPr>
          <w:rStyle w:val="PageNumber"/>
          <w:rFonts w:ascii="Arial" w:hAnsi="Arial"/>
        </w:rPr>
        <w:t>Engenheiro de Requisitos</w:t>
      </w:r>
      <w:bookmarkEnd w:id="17"/>
    </w:p>
    <w:p w14:paraId="36F413E1" w14:textId="0156D7EA" w:rsidR="00C357A5" w:rsidRDefault="00C357A5">
      <w:pPr>
        <w:pStyle w:val="NormalWeb"/>
        <w:jc w:val="both"/>
        <w:rPr>
          <w:rFonts w:ascii="Arial" w:hAnsi="Arial"/>
        </w:rPr>
      </w:pPr>
    </w:p>
    <w:p w14:paraId="7C4FEF18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21945E49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3F1E604" w14:textId="50DBCB13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1FCDA7BF" w14:textId="1E7CA83A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2F4E7158" w14:textId="61FAC762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6CBFF87B" w14:textId="28130AC1" w:rsidR="00450943" w:rsidRPr="00450943" w:rsidRDefault="0072356D" w:rsidP="00450943">
      <w:pPr>
        <w:pStyle w:val="Paragraph2"/>
        <w:spacing w:after="0"/>
        <w:ind w:left="0"/>
        <w:jc w:val="both"/>
        <w:rPr>
          <w:b/>
          <w:color w:val="FF0000"/>
          <w:sz w:val="24"/>
          <w:szCs w:val="24"/>
          <w:lang w:val="pt-PT"/>
        </w:rPr>
      </w:pPr>
      <w:r>
        <w:rPr>
          <w:b/>
          <w:color w:val="FF0000"/>
          <w:sz w:val="24"/>
          <w:szCs w:val="24"/>
          <w:lang w:val="pt-PT"/>
        </w:rPr>
        <w:t>6.6</w:t>
      </w:r>
      <w:r w:rsidR="00450943" w:rsidRPr="00450943">
        <w:rPr>
          <w:b/>
          <w:color w:val="FF0000"/>
          <w:sz w:val="24"/>
          <w:szCs w:val="24"/>
          <w:lang w:val="pt-PT"/>
        </w:rPr>
        <w:t xml:space="preserve"> Product Owner</w:t>
      </w:r>
    </w:p>
    <w:p w14:paraId="4069DD8C" w14:textId="5BF8C793" w:rsidR="009D21DC" w:rsidRDefault="009D21DC">
      <w:pPr>
        <w:pStyle w:val="NormalWeb"/>
        <w:jc w:val="both"/>
        <w:rPr>
          <w:rFonts w:ascii="Arial" w:hAnsi="Arial"/>
        </w:rPr>
      </w:pPr>
    </w:p>
    <w:p w14:paraId="75353728" w14:textId="2D643E4D" w:rsidR="009D21DC" w:rsidRPr="00C357A5" w:rsidRDefault="00C357A5">
      <w:pPr>
        <w:pStyle w:val="NormalWeb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6.</w:t>
      </w:r>
      <w:r w:rsidR="0072356D">
        <w:rPr>
          <w:rFonts w:ascii="Arial" w:hAnsi="Arial"/>
          <w:b/>
        </w:rPr>
        <w:t>7</w:t>
      </w:r>
      <w:r w:rsidR="00450943">
        <w:rPr>
          <w:rFonts w:ascii="Arial" w:hAnsi="Arial"/>
          <w:b/>
        </w:rPr>
        <w:t xml:space="preserve"> </w:t>
      </w:r>
      <w:r w:rsidR="009D21DC" w:rsidRPr="00C357A5">
        <w:rPr>
          <w:rFonts w:ascii="Arial" w:hAnsi="Arial"/>
          <w:b/>
        </w:rPr>
        <w:t>Arquiteto de Software</w:t>
      </w:r>
    </w:p>
    <w:p w14:paraId="36054317" w14:textId="5BDA4933" w:rsidR="009D21DC" w:rsidRDefault="009D21DC">
      <w:pPr>
        <w:pStyle w:val="NormalWeb"/>
        <w:jc w:val="both"/>
        <w:rPr>
          <w:rFonts w:ascii="Arial" w:hAnsi="Arial"/>
        </w:rPr>
      </w:pPr>
    </w:p>
    <w:p w14:paraId="17F434A6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0E94942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75057450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6D4C0577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187A8F5C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30DA69E8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461DA69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7A8C1F34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6C960AD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532BE5F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56218C7E" w14:textId="77777777" w:rsidR="009D21DC" w:rsidRDefault="009D21DC" w:rsidP="009D21DC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603704B7" w14:textId="77777777" w:rsidR="009D21DC" w:rsidRDefault="009D21DC">
      <w:pPr>
        <w:pStyle w:val="NormalWeb"/>
        <w:jc w:val="both"/>
        <w:rPr>
          <w:rFonts w:ascii="Arial" w:eastAsia="Arial" w:hAnsi="Arial" w:cs="Arial"/>
        </w:rPr>
      </w:pPr>
    </w:p>
    <w:p w14:paraId="5D77DAD2" w14:textId="4A325AF7" w:rsidR="002C1FE4" w:rsidRPr="0072356D" w:rsidRDefault="0072356D">
      <w:pPr>
        <w:pStyle w:val="Body"/>
        <w:rPr>
          <w:b/>
          <w:color w:val="FF0000"/>
        </w:rPr>
      </w:pPr>
      <w:r w:rsidRPr="0072356D">
        <w:rPr>
          <w:rFonts w:ascii="Arial Unicode MS" w:hAnsi="Arial Unicode MS"/>
          <w:b/>
          <w:color w:val="FF0000"/>
        </w:rPr>
        <w:t>6.8 Engenheiro de Teste</w:t>
      </w:r>
    </w:p>
    <w:p w14:paraId="5A129955" w14:textId="77777777" w:rsidR="002C1FE4" w:rsidRDefault="002C1FE4">
      <w:pPr>
        <w:pStyle w:val="Heading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8" w:name="_Toc20"/>
      <w:r>
        <w:rPr>
          <w:rStyle w:val="PageNumber"/>
          <w:rFonts w:ascii="Arial" w:hAnsi="Arial"/>
          <w:sz w:val="28"/>
          <w:szCs w:val="28"/>
        </w:rPr>
        <w:t>Templates</w:t>
      </w:r>
      <w:bookmarkEnd w:id="18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1D098A11" w14:textId="677EB203" w:rsidR="002C1FE4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a sprint</w:t>
      </w:r>
    </w:p>
    <w:p w14:paraId="028007F1" w14:textId="0CE78741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o produto</w:t>
      </w:r>
    </w:p>
    <w:p w14:paraId="293C7EA3" w14:textId="748D255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Estória de Usuário</w:t>
      </w:r>
    </w:p>
    <w:p w14:paraId="6C11B793" w14:textId="64779A14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Request For Proposal – RFP</w:t>
      </w:r>
    </w:p>
    <w:p w14:paraId="2C268E9E" w14:textId="07C38EE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Sprint Planning</w:t>
      </w:r>
    </w:p>
    <w:p w14:paraId="744EE626" w14:textId="3BC9C4B3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mplate_Documento_Visao</w:t>
      </w:r>
    </w:p>
    <w:p w14:paraId="468BDA93" w14:textId="5935D9F5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bertura</w:t>
      </w:r>
    </w:p>
    <w:p w14:paraId="01F77030" w14:textId="256925D9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ceite</w:t>
      </w:r>
    </w:p>
    <w:p w14:paraId="55A2C64D" w14:textId="77777777" w:rsidR="00FB7552" w:rsidRDefault="00FB7552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21"/>
      <w:r>
        <w:rPr>
          <w:rStyle w:val="PageNumber"/>
          <w:rFonts w:ascii="Arial" w:hAnsi="Arial"/>
          <w:sz w:val="28"/>
          <w:szCs w:val="28"/>
        </w:rPr>
        <w:t>Nome da Fábrica</w:t>
      </w:r>
      <w:bookmarkEnd w:id="19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Heading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0" w:name="_Toc22"/>
      <w:r>
        <w:rPr>
          <w:rFonts w:ascii="Arial" w:hAnsi="Arial"/>
          <w:sz w:val="28"/>
          <w:szCs w:val="28"/>
        </w:rPr>
        <w:t>Equipe e Papel</w:t>
      </w:r>
      <w:bookmarkEnd w:id="20"/>
    </w:p>
    <w:p w14:paraId="6995F3E8" w14:textId="77777777" w:rsidR="002C1FE4" w:rsidRDefault="002C1FE4">
      <w:pPr>
        <w:pStyle w:val="Header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Heading1"/>
        <w:pBdr>
          <w:bottom w:val="nil"/>
        </w:pBdr>
        <w:spacing w:before="0" w:after="0"/>
      </w:pPr>
      <w:bookmarkStart w:id="21" w:name="_Referências"/>
      <w:bookmarkStart w:id="22" w:name="_Toc23"/>
      <w:bookmarkEnd w:id="21"/>
      <w:r>
        <w:rPr>
          <w:b w:val="0"/>
          <w:bCs w:val="0"/>
        </w:rPr>
        <w:lastRenderedPageBreak/>
        <w:t>A tebela a seguir</w:t>
      </w:r>
      <w:r>
        <w:rPr>
          <w:rStyle w:val="PageNumber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PageNumber"/>
        </w:rPr>
        <w:t>:</w:t>
      </w:r>
      <w:bookmarkEnd w:id="22"/>
    </w:p>
    <w:p w14:paraId="764AB88A" w14:textId="77777777" w:rsidR="002C1FE4" w:rsidRDefault="002C1FE4">
      <w:pPr>
        <w:pStyle w:val="Heading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Gerente de Projeto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E451D8" w14:paraId="1FA527A6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8F4E54" w14:textId="7D050479" w:rsidR="00E451D8" w:rsidRPr="00E0715A" w:rsidRDefault="00E451D8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Scrum Mast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BCC381" w14:textId="61529373" w:rsidR="00E451D8" w:rsidRPr="00E0715A" w:rsidRDefault="00E451D8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2C1FE4" w14:paraId="750E114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icardo Damasceno de Oliveira</w:t>
            </w:r>
          </w:p>
        </w:tc>
      </w:tr>
      <w:tr w:rsidR="002C1FE4" w14:paraId="527EB9F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1B3C13A5" w:rsidR="002C1FE4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653A3B16" w:rsidR="002C1FE4" w:rsidRPr="00E0715A" w:rsidRDefault="007F1AB4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iogo Dostoiévsky</w:t>
            </w:r>
          </w:p>
        </w:tc>
      </w:tr>
      <w:tr w:rsidR="002C1FE4" w14:paraId="4C7ED441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2FE6E3FA" w:rsidR="002C1FE4" w:rsidRPr="00E0715A" w:rsidRDefault="00245F69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José Neto</w:t>
            </w:r>
          </w:p>
        </w:tc>
      </w:tr>
      <w:tr w:rsidR="00E0715A" w14:paraId="3AB31CC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77C36" w14:textId="5803818A" w:rsidR="00E0715A" w:rsidRPr="00E0715A" w:rsidRDefault="00E0715A" w:rsidP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34EE9E" w14:textId="198D7229" w:rsidR="00E0715A" w:rsidRPr="00E0715A" w:rsidRDefault="00E0715A" w:rsidP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rlânio Freire</w:t>
            </w:r>
          </w:p>
        </w:tc>
      </w:tr>
      <w:tr w:rsidR="002C1FE4" w14:paraId="563475A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Requisito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  <w:bookmarkStart w:id="23" w:name="_GoBack"/>
            <w:bookmarkEnd w:id="23"/>
          </w:p>
        </w:tc>
      </w:tr>
      <w:tr w:rsidR="00825427" w14:paraId="18A83FF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12D9F1" w14:textId="5CC3835C" w:rsidR="00825427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Product Own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3FBFA7" w14:textId="0EA01007" w:rsidR="00825427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2C1FE4" w14:paraId="6CCCD26A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Teste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huan</w:t>
            </w:r>
          </w:p>
        </w:tc>
      </w:tr>
      <w:tr w:rsidR="002C1FE4" w14:paraId="66968ECF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BA10BDA" w:rsidR="002C1FE4" w:rsidRPr="00E0715A" w:rsidRDefault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>Arquitet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2CBBB0C4" w:rsidR="002C1FE4" w:rsidRPr="00E0715A" w:rsidRDefault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 xml:space="preserve">Diogo Dostoiévsky </w:t>
            </w:r>
          </w:p>
        </w:tc>
      </w:tr>
    </w:tbl>
    <w:p w14:paraId="38F197A8" w14:textId="77777777" w:rsidR="002C1FE4" w:rsidRDefault="002C1FE4">
      <w:pPr>
        <w:pStyle w:val="Heading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Heading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Heading1"/>
        <w:spacing w:before="0" w:after="0"/>
        <w:rPr>
          <w:rFonts w:ascii="Arial" w:eastAsia="Arial" w:hAnsi="Arial" w:cs="Arial"/>
          <w:sz w:val="24"/>
          <w:szCs w:val="24"/>
        </w:rPr>
      </w:pPr>
      <w:bookmarkStart w:id="24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4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ListParagraph"/>
        <w:widowControl w:val="0"/>
        <w:numPr>
          <w:ilvl w:val="0"/>
          <w:numId w:val="32"/>
        </w:numPr>
      </w:pPr>
      <w:r>
        <w:rPr>
          <w:rStyle w:val="PageNumber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ListParagraph"/>
        <w:numPr>
          <w:ilvl w:val="0"/>
          <w:numId w:val="32"/>
        </w:numPr>
      </w:pPr>
      <w:r>
        <w:rPr>
          <w:rStyle w:val="PageNumber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FA477EA" w14:textId="77777777" w:rsidR="00902E30" w:rsidRDefault="00902E30">
      <w:r>
        <w:separator/>
      </w:r>
    </w:p>
  </w:endnote>
  <w:endnote w:type="continuationSeparator" w:id="0">
    <w:p w14:paraId="655C26DB" w14:textId="77777777" w:rsidR="00902E30" w:rsidRDefault="00902E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Malgun Gothic Semilight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C60015" w14:textId="77777777" w:rsidR="002C1FE4" w:rsidRDefault="002C1FE4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8A8B249" w14:textId="19DBD7D8" w:rsidR="002C1FE4" w:rsidRDefault="00941501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 w:rsidR="00E0715A">
      <w:rPr>
        <w:noProof/>
      </w:rPr>
      <w:t>8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56785A8" w14:textId="77777777" w:rsidR="00902E30" w:rsidRDefault="00902E30">
      <w:r>
        <w:separator/>
      </w:r>
    </w:p>
  </w:footnote>
  <w:footnote w:type="continuationSeparator" w:id="0">
    <w:p w14:paraId="332FB9A0" w14:textId="77777777" w:rsidR="00902E30" w:rsidRDefault="00902E3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FC44B6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DF1215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C79693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807DA48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8C51163"/>
    <w:multiLevelType w:val="multilevel"/>
    <w:tmpl w:val="427ACE5C"/>
    <w:lvl w:ilvl="0">
      <w:start w:val="6"/>
      <w:numFmt w:val="decimal"/>
      <w:lvlText w:val="%1"/>
      <w:lvlJc w:val="left"/>
      <w:pPr>
        <w:ind w:left="360" w:hanging="360"/>
      </w:pPr>
      <w:rPr>
        <w:rFonts w:eastAsia="Times" w:cs="Times"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eastAsia="Times" w:cs="Times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="Times" w:cs="Times"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eastAsia="Times" w:cs="Times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="Times" w:cs="Times"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eastAsia="Times" w:cs="Times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="Times" w:cs="Times"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eastAsia="Times" w:cs="Times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="Times" w:cs="Times" w:hint="default"/>
      </w:rPr>
    </w:lvl>
  </w:abstractNum>
  <w:abstractNum w:abstractNumId="3" w15:restartNumberingAfterBreak="0">
    <w:nsid w:val="0C7761EC"/>
    <w:multiLevelType w:val="hybridMultilevel"/>
    <w:tmpl w:val="1812D018"/>
    <w:numStyleLink w:val="ImportedStyle3"/>
  </w:abstractNum>
  <w:abstractNum w:abstractNumId="4" w15:restartNumberingAfterBreak="0">
    <w:nsid w:val="1C50545A"/>
    <w:multiLevelType w:val="multilevel"/>
    <w:tmpl w:val="769CD328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 w15:restartNumberingAfterBreak="0">
    <w:nsid w:val="24BC66C1"/>
    <w:multiLevelType w:val="hybridMultilevel"/>
    <w:tmpl w:val="C54694D0"/>
    <w:numStyleLink w:val="Bullets"/>
  </w:abstractNum>
  <w:abstractNum w:abstractNumId="7" w15:restartNumberingAfterBreak="0">
    <w:nsid w:val="280214A8"/>
    <w:multiLevelType w:val="hybridMultilevel"/>
    <w:tmpl w:val="093E0F24"/>
    <w:numStyleLink w:val="ImportedStyle2"/>
  </w:abstractNum>
  <w:abstractNum w:abstractNumId="8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5225A44"/>
    <w:multiLevelType w:val="hybridMultilevel"/>
    <w:tmpl w:val="11D8F2F8"/>
    <w:numStyleLink w:val="ImportedStyle4"/>
  </w:abstractNum>
  <w:abstractNum w:abstractNumId="10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65DB3D11"/>
    <w:multiLevelType w:val="hybridMultilevel"/>
    <w:tmpl w:val="D616844A"/>
    <w:numStyleLink w:val="ImportedStyle5"/>
  </w:abstractNum>
  <w:abstractNum w:abstractNumId="12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3" w15:restartNumberingAfterBreak="0">
    <w:nsid w:val="70716901"/>
    <w:multiLevelType w:val="hybridMultilevel"/>
    <w:tmpl w:val="5780403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5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5"/>
  </w:num>
  <w:num w:numId="12">
    <w:abstractNumId w:val="15"/>
  </w:num>
  <w:num w:numId="13">
    <w:abstractNumId w:val="15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5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8"/>
  </w:num>
  <w:num w:numId="16">
    <w:abstractNumId w:val="7"/>
  </w:num>
  <w:num w:numId="17">
    <w:abstractNumId w:val="15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5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10"/>
  </w:num>
  <w:num w:numId="20">
    <w:abstractNumId w:val="3"/>
  </w:num>
  <w:num w:numId="21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4"/>
  </w:num>
  <w:num w:numId="23">
    <w:abstractNumId w:val="9"/>
  </w:num>
  <w:num w:numId="24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2"/>
  </w:num>
  <w:num w:numId="28">
    <w:abstractNumId w:val="11"/>
  </w:num>
  <w:num w:numId="29">
    <w:abstractNumId w:val="1"/>
  </w:num>
  <w:num w:numId="30">
    <w:abstractNumId w:val="6"/>
  </w:num>
  <w:num w:numId="31">
    <w:abstractNumId w:val="15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11"/>
    <w:lvlOverride w:ilvl="0">
      <w:lvl w:ilvl="0" w:tplc="6246A5D2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D520B3BA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9ADA48AA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F83E28FA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774650B4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8E3638DC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C4D4897C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F426F756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30DE23E4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3">
    <w:abstractNumId w:val="4"/>
  </w:num>
  <w:num w:numId="34">
    <w:abstractNumId w:val="2"/>
  </w:num>
  <w:num w:numId="3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isplayBackgroundShape/>
  <w:activeWritingStyle w:appName="MSWord" w:lang="es-ES_tradnl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1FE4"/>
    <w:rsid w:val="0005063E"/>
    <w:rsid w:val="00053D25"/>
    <w:rsid w:val="00067E9B"/>
    <w:rsid w:val="000C5C27"/>
    <w:rsid w:val="001518A7"/>
    <w:rsid w:val="001759E0"/>
    <w:rsid w:val="002261FE"/>
    <w:rsid w:val="00245F69"/>
    <w:rsid w:val="002C1FE4"/>
    <w:rsid w:val="003203B2"/>
    <w:rsid w:val="0036275A"/>
    <w:rsid w:val="003927AC"/>
    <w:rsid w:val="00450943"/>
    <w:rsid w:val="0046189F"/>
    <w:rsid w:val="00484DD4"/>
    <w:rsid w:val="004E1F2D"/>
    <w:rsid w:val="005C3042"/>
    <w:rsid w:val="0072356D"/>
    <w:rsid w:val="0075704A"/>
    <w:rsid w:val="007C6F0A"/>
    <w:rsid w:val="007F1AB4"/>
    <w:rsid w:val="00825427"/>
    <w:rsid w:val="00831468"/>
    <w:rsid w:val="00876EB1"/>
    <w:rsid w:val="008D788F"/>
    <w:rsid w:val="00902E30"/>
    <w:rsid w:val="00932366"/>
    <w:rsid w:val="00941501"/>
    <w:rsid w:val="00986805"/>
    <w:rsid w:val="009A722B"/>
    <w:rsid w:val="009B008E"/>
    <w:rsid w:val="009D21DC"/>
    <w:rsid w:val="009D49CF"/>
    <w:rsid w:val="00A12551"/>
    <w:rsid w:val="00AB0A83"/>
    <w:rsid w:val="00AF3B9D"/>
    <w:rsid w:val="00C357A5"/>
    <w:rsid w:val="00D56336"/>
    <w:rsid w:val="00D712AA"/>
    <w:rsid w:val="00D85ABF"/>
    <w:rsid w:val="00DA165B"/>
    <w:rsid w:val="00DD1BA4"/>
    <w:rsid w:val="00E0715A"/>
    <w:rsid w:val="00E451D8"/>
    <w:rsid w:val="00E62B5A"/>
    <w:rsid w:val="00E81DDB"/>
    <w:rsid w:val="00EC4E59"/>
    <w:rsid w:val="00F54981"/>
    <w:rsid w:val="00FB75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Heading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Heading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Header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PageNumber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Strong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Footer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TOCHeading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TOC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TOC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ListParagraph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</TotalTime>
  <Pages>23</Pages>
  <Words>1941</Words>
  <Characters>10486</Characters>
  <Application>Microsoft Office Word</Application>
  <DocSecurity>0</DocSecurity>
  <Lines>87</Lines>
  <Paragraphs>24</Paragraphs>
  <ScaleCrop>false</ScaleCrop>
  <Company/>
  <LinksUpToDate>false</LinksUpToDate>
  <CharactersWithSpaces>124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Diogo Sa (OSV)</cp:lastModifiedBy>
  <cp:revision>43</cp:revision>
  <dcterms:created xsi:type="dcterms:W3CDTF">2019-10-14T12:48:00Z</dcterms:created>
  <dcterms:modified xsi:type="dcterms:W3CDTF">2019-10-16T12:19:00Z</dcterms:modified>
</cp:coreProperties>
</file>